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r>
        <w:t>SLiM as a tool to computationally study these effects over long time scales</w:t>
      </w:r>
    </w:p>
    <w:p w14:paraId="34C5287C" w14:textId="0086DA92" w:rsidR="00E11C3E" w:rsidRDefault="00E11C3E" w:rsidP="00E11C3E">
      <w:pPr>
        <w:pStyle w:val="ListParagraph"/>
        <w:numPr>
          <w:ilvl w:val="0"/>
          <w:numId w:val="1"/>
        </w:numPr>
      </w:pPr>
      <w:r>
        <w:t>Introduction of aims – to quantify the effects of deleterious mutation and pleiotropy on neutral evolution in an intermediate-sized population &amp; to quantify the effects of del muts and pleio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mutationally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E316DF"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A population at equilibrium was assumed sufficiently burnt-in. Trials indicated that 50,000 generations was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E316DF"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E316DF"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32B7D92B"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6220DA">
        <w:rPr>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Each model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r</w:t>
      </w:r>
      <w:r w:rsidR="00742DB2">
        <w:rPr>
          <w:lang w:val="en-US"/>
        </w:rPr>
        <w:t>unif</w:t>
      </w:r>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t>Null model analysis</w:t>
      </w:r>
    </w:p>
    <w:p w14:paraId="6F8E7FC7" w14:textId="1463458F" w:rsidR="00D33077" w:rsidRDefault="006F5D7C" w:rsidP="004F0C57">
      <w:pPr>
        <w:rPr>
          <w:lang w:val="en-US"/>
        </w:rPr>
      </w:pPr>
      <w:r>
        <w:rPr>
          <w:lang w:val="en-US"/>
        </w:rPr>
        <w:t>To compare null models generally</w:t>
      </w:r>
      <w:r w:rsidR="000A78C8">
        <w:rPr>
          <w:lang w:val="en-US"/>
        </w:rPr>
        <w:t xml:space="preserve">, I </w:t>
      </w:r>
      <w:r w:rsidR="005C3EB4">
        <w:rPr>
          <w:lang w:val="en-US"/>
        </w:rPr>
        <w:t>compared mean variances, covariances, population means, and heterozygosities at generation 150,000</w:t>
      </w:r>
      <w:r w:rsidR="0022375E">
        <w:rPr>
          <w:lang w:val="en-US"/>
        </w:rPr>
        <w:t xml:space="preserve"> using </w:t>
      </w:r>
      <w:r>
        <w:rPr>
          <w:lang w:val="en-US"/>
        </w:rPr>
        <w:t xml:space="preserve">a linear </w:t>
      </w:r>
      <w:r w:rsidR="00670465">
        <w:rPr>
          <w:lang w:val="en-US"/>
        </w:rPr>
        <w:t>mixed effects model</w:t>
      </w:r>
      <w:r w:rsidR="00DD1F75">
        <w:rPr>
          <w:lang w:val="en-US"/>
        </w:rPr>
        <w:t>, with the SLiM seed</w:t>
      </w:r>
      <w:r w:rsidR="00B55D73">
        <w:rPr>
          <w:lang w:val="en-US"/>
        </w:rPr>
        <w:t xml:space="preserve"> </w:t>
      </w:r>
      <w:r w:rsidR="00DD1F75">
        <w:rPr>
          <w:lang w:val="en-US"/>
        </w:rPr>
        <w:t xml:space="preserve">value </w:t>
      </w:r>
      <w:r w:rsidR="00B55D73">
        <w:rPr>
          <w:lang w:val="en-US"/>
        </w:rPr>
        <w:t>as a random effect</w:t>
      </w:r>
      <w:r>
        <w:rPr>
          <w:lang w:val="en-US"/>
        </w:rPr>
        <w:t>.</w:t>
      </w:r>
      <w:r w:rsidR="00670465">
        <w:rPr>
          <w:lang w:val="en-US"/>
        </w:rPr>
        <w:t xml:space="preserve"> </w:t>
      </w:r>
      <w:r w:rsidR="000A5207">
        <w:rPr>
          <w:lang w:val="en-US"/>
        </w:rPr>
        <w:t xml:space="preserve"> </w:t>
      </w:r>
      <w:r w:rsidR="00670465">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 xml:space="preserve">coefficient estimates are approximately normally distributed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2E28E0">
        <w:rPr>
          <w:lang w:val="en-US"/>
        </w:rPr>
        <w:t>, along with the homoscedasticity of variance.</w:t>
      </w:r>
    </w:p>
    <w:p w14:paraId="5D052254" w14:textId="661518E9"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I binned each parameter into eight equidistant factor levels</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r w:rsidR="00981368">
        <w:rPr>
          <w:lang w:val="en-US"/>
        </w:rPr>
        <w:t>factor level</w:t>
      </w:r>
      <w:r w:rsidR="00B00A38">
        <w:rPr>
          <w:lang w:val="en-US"/>
        </w:rPr>
        <w:t>.</w:t>
      </w:r>
      <w:r w:rsidR="00FB0206">
        <w:rPr>
          <w:lang w:val="en-US"/>
        </w:rPr>
        <w:t xml:space="preserve"> Using </w:t>
      </w:r>
      <w:r w:rsidR="00370DEA">
        <w:rPr>
          <w:lang w:val="en-US"/>
        </w:rPr>
        <w:t>five</w:t>
      </w:r>
      <w:r w:rsidR="00254E87">
        <w:rPr>
          <w:lang w:val="en-US"/>
        </w:rPr>
        <w:t xml:space="preserve">-way </w:t>
      </w:r>
      <w:r w:rsidR="002A417C">
        <w:rPr>
          <w:lang w:val="en-US"/>
        </w:rPr>
        <w:t xml:space="preserve">type-I </w:t>
      </w:r>
      <w:r w:rsidR="00FB0206">
        <w:rPr>
          <w:lang w:val="en-US"/>
        </w:rPr>
        <w:t>ANOVA</w:t>
      </w:r>
      <w:r w:rsidR="00370DEA">
        <w:rPr>
          <w:lang w:val="en-US"/>
        </w:rPr>
        <w:t>s</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E28E0">
        <w:rPr>
          <w:lang w:val="en-US"/>
        </w:rPr>
        <w:t xml:space="preserve"> I then </w:t>
      </w:r>
      <w:r w:rsidR="00C115D2">
        <w:rPr>
          <w:lang w:val="en-US"/>
        </w:rPr>
        <w:t>performed post-hoc Tukey honest significant differences tests to determine which groups were significantly different.</w:t>
      </w:r>
      <w:r w:rsidR="002E28E0">
        <w:rPr>
          <w:lang w:val="en-US"/>
        </w:rPr>
        <w:t xml:space="preserve"> </w:t>
      </w:r>
      <w:r w:rsidR="002A417C">
        <w:rPr>
          <w:lang w:val="en-US"/>
        </w:rPr>
        <w:t xml:space="preserve"> </w:t>
      </w:r>
      <w:r w:rsidR="002A417C">
        <w:rPr>
          <w:b/>
          <w:lang w:val="en-US"/>
        </w:rPr>
        <w:t>MANOVA ?? Results were exactly the same from MANOVA vs 3 separate type-I ANOVAs</w:t>
      </w:r>
    </w:p>
    <w:p w14:paraId="52111282" w14:textId="52483948"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9C4CC6">
        <w:rPr>
          <w:lang w:val="en-US"/>
        </w:rPr>
        <w:t>levels</w:t>
      </w:r>
      <w:r w:rsidR="00AE015D">
        <w:rPr>
          <w:lang w:val="en-US"/>
        </w:rPr>
        <w:t xml:space="preserve"> of each </w:t>
      </w:r>
      <w:r w:rsidR="009C4CC6">
        <w:rPr>
          <w:lang w:val="en-US"/>
        </w:rPr>
        <w:t>predictor variable</w:t>
      </w:r>
      <w:r w:rsidR="00034011">
        <w:rPr>
          <w:lang w:val="en-US"/>
        </w:rPr>
        <w:t>.</w:t>
      </w:r>
      <w:r w:rsidR="00131663">
        <w:rPr>
          <w:lang w:val="en-US"/>
        </w:rPr>
        <w:t xml:space="preserve"> </w:t>
      </w:r>
      <w:r w:rsidR="00AE015D">
        <w:rPr>
          <w:lang w:val="en-US"/>
        </w:rPr>
        <w:t xml:space="preserve">This was done using </w:t>
      </w:r>
      <w:r w:rsidR="002B286E">
        <w:rPr>
          <w:lang w:val="en-US"/>
        </w:rPr>
        <w:t xml:space="preserve">the ‘vcvComp’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two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FF0D0C">
        <w:rPr>
          <w:lang w:val="en-US"/>
        </w:rPr>
        <w:t>.</w:t>
      </w:r>
      <w:r w:rsidR="009D0D47">
        <w:rPr>
          <w:lang w:val="en-US"/>
        </w:rPr>
        <w:t xml:space="preserve"> </w:t>
      </w:r>
      <w:r w:rsidR="00110238">
        <w:rPr>
          <w:lang w:val="en-US"/>
        </w:rPr>
        <w:t xml:space="preserve">To reduce the noise in the data, I </w:t>
      </w:r>
      <w:r w:rsidR="007410E2">
        <w:rPr>
          <w:lang w:val="en-US"/>
        </w:rPr>
        <w:t>retained only relative PCAs between models with minimal difference in each parameter (i.e. they belonged to the same bin), and those with the maximum difference (models were in the most extreme bins, with the highest and lowest values for their parameter ranges).</w:t>
      </w:r>
      <w:r w:rsidR="00055CC2">
        <w:rPr>
          <w:lang w:val="en-US"/>
        </w:rPr>
        <w:t xml:space="preserve"> These two ranges </w:t>
      </w:r>
      <w:r w:rsidR="00F71B00">
        <w:rPr>
          <w:lang w:val="en-US"/>
        </w:rPr>
        <w:t>defined</w:t>
      </w:r>
      <w:r w:rsidR="00055CC2">
        <w:rPr>
          <w:lang w:val="en-US"/>
        </w:rPr>
        <w:t xml:space="preserve"> two </w:t>
      </w:r>
      <w:r w:rsidR="00F71B00">
        <w:rPr>
          <w:lang w:val="en-US"/>
        </w:rPr>
        <w:t>groups</w:t>
      </w:r>
      <w:r w:rsidR="00055CC2">
        <w:rPr>
          <w:lang w:val="en-US"/>
        </w:rPr>
        <w:t xml:space="preserve"> to perform statistical analysis on.</w:t>
      </w:r>
      <w:r w:rsidR="001C6F41">
        <w:rPr>
          <w:lang w:val="en-US"/>
        </w:rPr>
        <w:t xml:space="preserve"> </w:t>
      </w:r>
    </w:p>
    <w:p w14:paraId="306F2267" w14:textId="591809E3" w:rsidR="001E2A26" w:rsidRDefault="001C6F41" w:rsidP="00FB0206">
      <w:pPr>
        <w:rPr>
          <w:lang w:val="en-US"/>
        </w:rPr>
      </w:pPr>
      <w:r>
        <w:rPr>
          <w:lang w:val="en-US"/>
        </w:rPr>
        <w:lastRenderedPageBreak/>
        <w:t xml:space="preserve">I compared mean log generalized variances for each parameter with unpaired t-tests, adjusting for multiple comparisons with </w:t>
      </w:r>
      <w:r w:rsidRPr="001C6F41">
        <w:rPr>
          <w:highlight w:val="yellow"/>
          <w:lang w:val="en-US"/>
        </w:rPr>
        <w:t>Bonferroni correction</w:t>
      </w:r>
      <w:r>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867601">
        <w:rPr>
          <w:lang w:val="en-US"/>
        </w:rPr>
        <w:t xml:space="preserve">using </w:t>
      </w:r>
      <w:r w:rsidR="00867601">
        <w:rPr>
          <w:lang w:val="en-US"/>
        </w:rPr>
        <w:t>Kolmogorov-Smirnov</w:t>
      </w:r>
      <w:r w:rsidR="00867601">
        <w:rPr>
          <w:lang w:val="en-US"/>
        </w:rPr>
        <w:t xml:space="preserve"> tests, and the variance between groups with a </w:t>
      </w:r>
      <w:r w:rsidR="00AC70B0">
        <w:rPr>
          <w:lang w:val="en-US"/>
        </w:rPr>
        <w:t>five-way type I</w:t>
      </w:r>
      <w:r w:rsidR="00867601">
        <w:rPr>
          <w:lang w:val="en-US"/>
        </w:rPr>
        <w:t xml:space="preserve"> ANOVA comparing </w:t>
      </w:r>
      <w:r w:rsidR="00AC70B0">
        <w:rPr>
          <w:lang w:val="en-US"/>
        </w:rPr>
        <w:t xml:space="preserve">only </w:t>
      </w:r>
      <w:r w:rsidR="00260698">
        <w:rPr>
          <w:lang w:val="en-US"/>
        </w:rPr>
        <w:t>first-order</w:t>
      </w:r>
      <w:r w:rsidR="00AC70B0">
        <w:rPr>
          <w:lang w:val="en-US"/>
        </w:rPr>
        <w:t xml:space="preserve"> interactions between predictor variables.</w:t>
      </w:r>
      <w:r w:rsidR="00867601">
        <w:rPr>
          <w:lang w:val="en-US"/>
        </w:rPr>
        <w:t xml:space="preserve"> </w:t>
      </w:r>
      <w:r w:rsidR="00567DCF">
        <w:rPr>
          <w:lang w:val="en-US"/>
        </w:rPr>
        <w:t>To assess which interactions were significant, I performed a post-hoc Tukey honest significant differences</w:t>
      </w:r>
      <w:r w:rsidR="00B32810">
        <w:rPr>
          <w:lang w:val="en-US"/>
        </w:rPr>
        <w:t xml:space="preserve"> test. </w:t>
      </w:r>
    </w:p>
    <w:p w14:paraId="4551C588" w14:textId="77777777" w:rsidR="00994321" w:rsidRDefault="00994321" w:rsidP="00FB0206">
      <w:pPr>
        <w:rPr>
          <w:lang w:val="en-US"/>
        </w:rPr>
      </w:pPr>
    </w:p>
    <w:p w14:paraId="328799AB" w14:textId="588FFB2D" w:rsidR="001E2A26" w:rsidRDefault="00994321" w:rsidP="00994321">
      <w:pPr>
        <w:pStyle w:val="Heading2"/>
      </w:pPr>
      <w:r>
        <w:t>Selection model analysis</w:t>
      </w:r>
    </w:p>
    <w:p w14:paraId="171EFD34" w14:textId="23109CCA" w:rsidR="001E2A26" w:rsidRDefault="00994321" w:rsidP="00FB0206">
      <w:pPr>
        <w:rPr>
          <w:lang w:val="en-US"/>
        </w:rPr>
      </w:pPr>
      <w:r>
        <w:rPr>
          <w:lang w:val="en-US"/>
        </w:rPr>
        <w:t xml:space="preserve">I repeated the above analyses on the selection model, this time including the sixth predictor, </w:t>
      </w:r>
      <m:oMath>
        <m:r>
          <w:rPr>
            <w:rFonts w:ascii="Cambria Math" w:eastAsiaTheme="minorEastAsia" w:hAnsi="Cambria Math"/>
            <w:lang w:val="en-US"/>
          </w:rPr>
          <m:t>τ</m:t>
        </m:r>
      </m:oMath>
      <w:r>
        <w:rPr>
          <w:rFonts w:eastAsiaTheme="minorEastAsia"/>
          <w:lang w:val="en-US"/>
        </w:rPr>
        <w:t>, in statistical models. In addition, I computed the population mean distance from the optimum for each replicate and model, comparing these distances with another type I ANOVA</w:t>
      </w:r>
      <w:r w:rsidR="001A6709">
        <w:rPr>
          <w:rFonts w:eastAsiaTheme="minorEastAsia"/>
          <w:lang w:val="en-US"/>
        </w:rPr>
        <w:t xml:space="preserve">. </w:t>
      </w:r>
    </w:p>
    <w:p w14:paraId="3D946CEB" w14:textId="3E9EDF32" w:rsidR="00890206" w:rsidRPr="00890206" w:rsidRDefault="00890206" w:rsidP="00FB0206">
      <w:pPr>
        <w:rPr>
          <w:lang w:val="en-US"/>
        </w:rPr>
      </w:pPr>
      <w:r>
        <w:rPr>
          <w:lang w:val="en-US"/>
        </w:rPr>
        <w:t xml:space="preserve">To compare null models to selection models, eigentensor analysis was used to compare groups of </w:t>
      </w:r>
      <w:r>
        <w:rPr>
          <w:b/>
          <w:lang w:val="en-US"/>
        </w:rPr>
        <w:t xml:space="preserve">G </w:t>
      </w:r>
      <w:r>
        <w:rPr>
          <w:lang w:val="en-US"/>
        </w:rPr>
        <w:t xml:space="preserve">matrices with similar parameter </w:t>
      </w:r>
      <w:r w:rsidR="00671225">
        <w:rPr>
          <w:lang w:val="en-US"/>
        </w:rPr>
        <w:t>values</w:t>
      </w:r>
      <w:r>
        <w:rPr>
          <w:lang w:val="en-US"/>
        </w:rPr>
        <w:t>.</w:t>
      </w:r>
    </w:p>
    <w:p w14:paraId="7CDD8159" w14:textId="58B82659" w:rsidR="009A464C" w:rsidRDefault="009A464C" w:rsidP="004F0C57">
      <w:pPr>
        <w:rPr>
          <w:lang w:val="en-US"/>
        </w:rPr>
      </w:pPr>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74957503" w:rsidR="00976FCF" w:rsidRDefault="005B7EF5" w:rsidP="004F0C57">
      <w:pPr>
        <w:rPr>
          <w:lang w:val="en-US"/>
        </w:rPr>
      </w:pPr>
      <w:r>
        <w:rPr>
          <w:lang w:val="en-US"/>
        </w:rPr>
        <w:t xml:space="preserve">I first analysed the effects of background selection, recombination rate, pleiotropic covariance, rate of pleiotropy, and additive effect size (along with their first-order interactions) on heterozygosity with a linear </w:t>
      </w:r>
      <w:r w:rsidR="00670465">
        <w:rPr>
          <w:lang w:val="en-US"/>
        </w:rPr>
        <w:t>mixed effects model</w:t>
      </w:r>
      <w:r>
        <w:rPr>
          <w:lang w:val="en-US"/>
        </w:rPr>
        <w:t>. This model expl</w:t>
      </w:r>
      <w:r w:rsidR="0075385C">
        <w:rPr>
          <w:lang w:val="en-US"/>
        </w:rPr>
        <w:t xml:space="preserve">ained 81.7% of total variation. I found that increasing </w:t>
      </w:r>
      <w:r>
        <w:rPr>
          <w:lang w:val="en-US"/>
        </w:rPr>
        <w:t xml:space="preserve">background selection </w:t>
      </w:r>
      <w:r w:rsidR="0075385C">
        <w:rPr>
          <w:lang w:val="en-US"/>
        </w:rPr>
        <w:t xml:space="preserve">reduced heterozygosity, </w:t>
      </w:r>
      <w:r>
        <w:rPr>
          <w:lang w:val="en-US"/>
        </w:rPr>
        <w:t>(</w:t>
      </w:r>
      <w:r>
        <w:rPr>
          <w:lang w:val="en-US"/>
        </w:rPr>
        <w:t>β</w:t>
      </w:r>
      <w:r>
        <w:rPr>
          <w:lang w:val="en-US"/>
        </w:rPr>
        <w:t xml:space="preserve"> = -0.137, </w:t>
      </w:r>
      <w:r w:rsidR="00DC08B5">
        <w:rPr>
          <w:lang w:val="en-US"/>
        </w:rPr>
        <w:t xml:space="preserve">t  </w:t>
      </w:r>
      <w:r>
        <w:rPr>
          <w:lang w:val="en-US"/>
        </w:rPr>
        <w:t>p &lt; 0.0001), recombination rate</w:t>
      </w:r>
      <w:r w:rsidR="0075385C">
        <w:rPr>
          <w:lang w:val="en-US"/>
        </w:rPr>
        <w:t xml:space="preserve"> increased it</w:t>
      </w:r>
      <w:r>
        <w:rPr>
          <w:lang w:val="en-US"/>
        </w:rPr>
        <w:t xml:space="preserve"> (</w:t>
      </w:r>
      <w:r>
        <w:rPr>
          <w:lang w:val="en-US"/>
        </w:rPr>
        <w:t>β</w:t>
      </w:r>
      <w:r>
        <w:rPr>
          <w:lang w:val="en-US"/>
        </w:rPr>
        <w:t xml:space="preserve"> = 155.5, p &lt; 0.0001)</w:t>
      </w:r>
      <w:r w:rsidR="0075385C">
        <w:rPr>
          <w:lang w:val="en-US"/>
        </w:rPr>
        <w:t>, and recombination alleviated some of the effects of background selection on heterozygosity via interaction (</w:t>
      </w:r>
      <w:r w:rsidR="0075385C">
        <w:rPr>
          <w:lang w:val="en-US"/>
        </w:rPr>
        <w:t xml:space="preserve">β = 122.9, p &lt; 0.0001). </w:t>
      </w:r>
      <w:r w:rsidR="006A41CE">
        <w:rPr>
          <w:lang w:val="en-US"/>
        </w:rPr>
        <w:t xml:space="preserve">Although the residuals of groups strayed from normality, variance was homoscedastic and the number of observations (102400) led to normality of coefficient estimates through the central limit theorem, providing some robustness from the effects of non-normality </w:t>
      </w:r>
      <w:r w:rsidR="006A41CE">
        <w:rPr>
          <w:lang w:val="en-US"/>
        </w:rPr>
        <w:fldChar w:fldCharType="begin"/>
      </w:r>
      <w:r w:rsidR="006A41CE">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6A41CE">
        <w:rPr>
          <w:lang w:val="en-US"/>
        </w:rPr>
        <w:fldChar w:fldCharType="separate"/>
      </w:r>
      <w:r w:rsidR="006A41CE">
        <w:rPr>
          <w:noProof/>
          <w:lang w:val="en-US"/>
        </w:rPr>
        <w:t>(</w:t>
      </w:r>
      <w:r w:rsidR="006A41CE" w:rsidRPr="006A41CE">
        <w:rPr>
          <w:smallCaps/>
          <w:noProof/>
          <w:lang w:val="en-US"/>
        </w:rPr>
        <w:t>Lumley</w:t>
      </w:r>
      <w:r w:rsidR="006A41CE" w:rsidRPr="006A41CE">
        <w:rPr>
          <w:i/>
          <w:noProof/>
          <w:lang w:val="en-US"/>
        </w:rPr>
        <w:t xml:space="preserve"> et al.</w:t>
      </w:r>
      <w:r w:rsidR="006A41CE">
        <w:rPr>
          <w:noProof/>
          <w:lang w:val="en-US"/>
        </w:rPr>
        <w:t xml:space="preserve"> 2002)</w:t>
      </w:r>
      <w:r w:rsidR="006A41CE">
        <w:rPr>
          <w:lang w:val="en-US"/>
        </w:rPr>
        <w:fldChar w:fldCharType="end"/>
      </w:r>
      <w:r w:rsidR="006A41CE">
        <w:rPr>
          <w:lang w:val="en-US"/>
        </w:rPr>
        <w:t>.</w:t>
      </w:r>
    </w:p>
    <w:p w14:paraId="117DFE56" w14:textId="5AE8D741" w:rsidR="0075385C" w:rsidRDefault="00380507" w:rsidP="004F0C57">
      <w:pPr>
        <w:rPr>
          <w:lang w:val="en-US"/>
        </w:rPr>
      </w:pPr>
      <w:r>
        <w:rPr>
          <w:lang w:val="en-US"/>
        </w:rPr>
        <w:t xml:space="preserve">I then analysed the effects of the parameters on variance and covariance, again using a linear </w:t>
      </w:r>
      <w:r w:rsidR="00670465">
        <w:rPr>
          <w:lang w:val="en-US"/>
        </w:rPr>
        <w:t xml:space="preserve">mixed effects </w:t>
      </w:r>
      <w:r>
        <w:rPr>
          <w:lang w:val="en-US"/>
        </w:rPr>
        <w:t xml:space="preserve">model, and choosing to </w:t>
      </w:r>
      <w:r w:rsidR="00BE2813">
        <w:rPr>
          <w:lang w:val="en-US"/>
        </w:rPr>
        <w:t xml:space="preserve">focus on the variance of trait 1 and covariance between traits 1 and 2 as a proxy for all of the variance and covariance terms. </w:t>
      </w:r>
      <w:r w:rsidR="000A17B9">
        <w:rPr>
          <w:lang w:val="en-US"/>
        </w:rPr>
        <w:t>I did a more complete analysis of the total variance-covariance structure with PCA and relative PCA later on.</w:t>
      </w:r>
      <w:r w:rsidR="00216D8C">
        <w:rPr>
          <w:lang w:val="en-US"/>
        </w:rPr>
        <w:t xml:space="preserve"> </w:t>
      </w:r>
      <w:r w:rsidR="00216D8C">
        <w:rPr>
          <w:b/>
          <w:lang w:val="en-US"/>
        </w:rPr>
        <w:t xml:space="preserve">Nonsense linear regression results – by adding </w:t>
      </w:r>
      <w:r w:rsidR="00216D8C">
        <w:rPr>
          <w:b/>
          <w:lang w:val="en-US"/>
        </w:rPr>
        <w:lastRenderedPageBreak/>
        <w:t>other factors, delmu increases variation (?), despite the actual data not fitting that trend at all, but by excluding the other factors delmu decreases variation?</w:t>
      </w:r>
    </w:p>
    <w:p w14:paraId="62C7DB4B" w14:textId="705CA47C" w:rsidR="00216D8C" w:rsidRPr="00216D8C" w:rsidRDefault="00216D8C" w:rsidP="004F0C57">
      <w:pPr>
        <w:rPr>
          <w:lang w:val="en-US"/>
        </w:rPr>
      </w:pPr>
      <w:r>
        <w:rPr>
          <w:lang w:val="en-US"/>
        </w:rPr>
        <w:t>To compare</w:t>
      </w:r>
      <w:r w:rsidR="00605CD1">
        <w:rPr>
          <w:lang w:val="en-US"/>
        </w:rPr>
        <w:t xml:space="preserve"> the effects of parameters on variance-covariance structure, I computed </w:t>
      </w:r>
      <w:r w:rsidR="00605CD1" w:rsidRPr="00605CD1">
        <w:rPr>
          <w:b/>
          <w:lang w:val="en-US"/>
        </w:rPr>
        <w:t>G</w:t>
      </w:r>
      <w:r w:rsidR="00605CD1">
        <w:rPr>
          <w:lang w:val="en-US"/>
        </w:rPr>
        <w:t xml:space="preserve"> ellipses of traits 1 and 2, comparing ellipse area major-minor axis ratios, and angles of rotation around the center with a MANOVA. </w:t>
      </w:r>
    </w:p>
    <w:p w14:paraId="14E48323" w14:textId="3D870872" w:rsidR="00A2270D" w:rsidRDefault="00487561" w:rsidP="004F0C57">
      <w:pPr>
        <w:rPr>
          <w:rFonts w:eastAsiaTheme="minorEastAsia"/>
          <w:lang w:val="en-US"/>
        </w:rPr>
      </w:pPr>
      <w:r>
        <w:rPr>
          <w:lang w:val="en-US"/>
        </w:rPr>
        <w:t>To compare the effects of the parameters on total variance-covariance structure, I used relative PCA, comparing pairs of models in the same bin against those the furthest apart (i.e. relative PCA between two models with very similar values for a given parameter, compared against relative PCA between two models with maximum difference in values for a given parameter). Mean values of log generalized variance were compared between these two groups for each parameter</w:t>
      </w:r>
      <w:r w:rsidR="00D82638">
        <w:rPr>
          <w:lang w:val="en-US"/>
        </w:rPr>
        <w:t xml:space="preserve"> (</w:t>
      </w:r>
      <w:r w:rsidR="00D82638" w:rsidRPr="00F77E1D">
        <w:rPr>
          <w:highlight w:val="yellow"/>
          <w:lang w:val="en-US"/>
        </w:rPr>
        <w:t>Figure 1</w:t>
      </w:r>
      <w:r w:rsidR="00D82638">
        <w:rPr>
          <w:lang w:val="en-US"/>
        </w:rPr>
        <w:t>)</w:t>
      </w:r>
      <w:r>
        <w:rPr>
          <w:lang w:val="en-US"/>
        </w:rPr>
        <w:t>. Large discrepancies in deleterious mutation between pairs resulted in higher log generalized variance (t</w:t>
      </w:r>
      <w:r>
        <w:rPr>
          <w:vertAlign w:val="subscript"/>
          <w:lang w:val="en-US"/>
        </w:rPr>
        <w:t>17626</w:t>
      </w:r>
      <w:r>
        <w:rPr>
          <w:lang w:val="en-US"/>
        </w:rPr>
        <w:t xml:space="preserve"> = -23.433, p &lt; 0.0001), with a mean difference of 2.539 (</w:t>
      </w:r>
      <w:r>
        <w:rPr>
          <w:b/>
          <w:lang w:val="en-US"/>
        </w:rPr>
        <w:t>log generalized variance – not sure how to interpret what this number actually means in a quantitative sense</w:t>
      </w:r>
      <w:r>
        <w:rPr>
          <w:lang w:val="en-US"/>
        </w:rPr>
        <w:t>). The same was true for rate of pleiotropy (t</w:t>
      </w:r>
      <w:r>
        <w:rPr>
          <w:vertAlign w:val="subscript"/>
          <w:lang w:val="en-US"/>
        </w:rPr>
        <w:t>24740</w:t>
      </w:r>
      <w:r>
        <w:rPr>
          <w:lang w:val="en-US"/>
        </w:rPr>
        <w:t xml:space="preserve"> = -5.709,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w:t>
      </w:r>
      <w:r>
        <w:rPr>
          <w:lang w:val="en-US"/>
        </w:rPr>
        <w:t>0.61), pleiotropic covariance (t</w:t>
      </w:r>
      <w:r w:rsidR="00A2270D">
        <w:rPr>
          <w:vertAlign w:val="subscript"/>
          <w:lang w:val="en-US"/>
        </w:rPr>
        <w:t>14700</w:t>
      </w:r>
      <w:r w:rsidR="00A2270D">
        <w:rPr>
          <w:lang w:val="en-US"/>
        </w:rPr>
        <w:t xml:space="preserve"> = -7.017,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0.925), and additive effect size (t</w:t>
      </w:r>
      <w:r w:rsidR="00A2270D">
        <w:rPr>
          <w:rFonts w:eastAsiaTheme="minorEastAsia"/>
          <w:vertAlign w:val="subscript"/>
          <w:lang w:val="en-US"/>
        </w:rPr>
        <w:t>17295</w:t>
      </w:r>
      <w:r w:rsidR="00A2270D">
        <w:rPr>
          <w:rFonts w:eastAsiaTheme="minorEastAsia"/>
          <w:lang w:val="en-US"/>
        </w:rPr>
        <w:t xml:space="preserve"> = -19.961,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2.356</w:t>
      </w:r>
      <w:r w:rsidR="007C7F38">
        <w:rPr>
          <w:rFonts w:eastAsiaTheme="minorEastAsia"/>
          <w:lang w:val="en-US"/>
        </w:rPr>
        <w:t>). Recombination rate differed from the other results, with log generalized variance decreasing with increasing differences between paired models (t</w:t>
      </w:r>
      <w:r w:rsidR="007C7F38">
        <w:rPr>
          <w:rFonts w:eastAsiaTheme="minorEastAsia"/>
          <w:vertAlign w:val="subscript"/>
          <w:lang w:val="en-US"/>
        </w:rPr>
        <w:t>7275.4</w:t>
      </w:r>
      <w:r w:rsidR="007C7F38">
        <w:rPr>
          <w:rFonts w:eastAsiaTheme="minorEastAsia"/>
          <w:lang w:val="en-US"/>
        </w:rPr>
        <w:t xml:space="preserve"> = 9.405,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7C7F38">
        <w:rPr>
          <w:rFonts w:eastAsiaTheme="minorEastAsia"/>
          <w:lang w:val="en-US"/>
        </w:rPr>
        <w:t xml:space="preserve"> = -1.51). </w:t>
      </w:r>
      <w:r w:rsidR="00F77E1D">
        <w:rPr>
          <w:rFonts w:eastAsiaTheme="minorEastAsia"/>
          <w:lang w:val="en-US"/>
        </w:rPr>
        <w:t xml:space="preserve">As well as differences in means, distributions of log generalized variances also differed significantly. </w:t>
      </w:r>
    </w:p>
    <w:p w14:paraId="33BBDC54" w14:textId="55830102" w:rsidR="00A2552C" w:rsidRDefault="00A2552C" w:rsidP="004F0C57">
      <w:pPr>
        <w:rPr>
          <w:rFonts w:eastAsiaTheme="minorEastAsia"/>
          <w:lang w:val="en-US"/>
        </w:rPr>
      </w:pPr>
      <w:r>
        <w:rPr>
          <w:rFonts w:eastAsiaTheme="minorEastAsia"/>
          <w:lang w:val="en-US"/>
        </w:rPr>
        <w:t>I used two-sample Kolmogorov-Smirnov tests to assess differences between the distributions of log generalized variance between similar- and distinct-parameter pairs (</w:t>
      </w:r>
      <w:r w:rsidRPr="00A2552C">
        <w:rPr>
          <w:rFonts w:eastAsiaTheme="minorEastAsia"/>
          <w:highlight w:val="yellow"/>
          <w:lang w:val="en-US"/>
        </w:rPr>
        <w:t>Figure 2</w:t>
      </w:r>
      <w:r w:rsidR="00CA3EE7">
        <w:rPr>
          <w:rFonts w:eastAsiaTheme="minorEastAsia"/>
          <w:lang w:val="en-US"/>
        </w:rPr>
        <w:t>). All distributions were significantly different (Table 2).</w:t>
      </w:r>
      <w:r w:rsidR="00EF444B">
        <w:rPr>
          <w:rFonts w:eastAsiaTheme="minorEastAsia"/>
          <w:lang w:val="en-US"/>
        </w:rPr>
        <w:t xml:space="preserve"> Comparisons between models with large differences in deleterious mutation frequency showed considerable increases in frequencies of log generalized variances around zero, with bimodal peaks on either side of zero (Figure 2). Comparisons between models with large differences in either pleiotropy rates or additive effect size also led to multimodal distributions, with a bottleneck effect appearing on either side of the center, with compression of the tails</w:t>
      </w:r>
      <w:r w:rsidR="00321F8E">
        <w:rPr>
          <w:rFonts w:eastAsiaTheme="minorEastAsia"/>
          <w:lang w:val="en-US"/>
        </w:rPr>
        <w:t xml:space="preserve"> (Figure 2)</w:t>
      </w:r>
      <w:r w:rsidR="00EF444B">
        <w:rPr>
          <w:rFonts w:eastAsiaTheme="minorEastAsia"/>
          <w:lang w:val="en-US"/>
        </w:rPr>
        <w:t xml:space="preserve">. </w:t>
      </w:r>
      <w:r w:rsidR="00321F8E">
        <w:rPr>
          <w:rFonts w:eastAsiaTheme="minorEastAsia"/>
          <w:lang w:val="en-US"/>
        </w:rPr>
        <w:t xml:space="preserve">Large differences in recombination </w:t>
      </w:r>
      <w:r w:rsidR="00321F8E">
        <w:rPr>
          <w:rFonts w:eastAsiaTheme="minorEastAsia"/>
          <w:lang w:val="en-US"/>
        </w:rPr>
        <w:t xml:space="preserve">similarly compressed the range of variation in log generalized variance between models, with a strong bottleneck appearing below zero log generalized variance. Large differences in pleiotropic covariance led to more subtle patterns, where small bottlenecks and tail compression were visible, but to a much lesser extent than with the other parameters. </w:t>
      </w:r>
    </w:p>
    <w:p w14:paraId="0080E3A9" w14:textId="1D878CDD" w:rsidR="0075385C" w:rsidRPr="00A2270D" w:rsidRDefault="00487561" w:rsidP="004F0C57">
      <w:pPr>
        <w:rPr>
          <w:rFonts w:eastAsiaTheme="minorEastAsia"/>
          <w:lang w:val="en-US"/>
        </w:rPr>
      </w:pPr>
      <w:r>
        <w:rPr>
          <w:lang w:val="en-US"/>
        </w:rPr>
        <w:t xml:space="preserve">  </w:t>
      </w:r>
    </w:p>
    <w:p w14:paraId="6BAA7986" w14:textId="77777777" w:rsidR="0075385C" w:rsidRDefault="0075385C" w:rsidP="004F0C57">
      <w:pPr>
        <w:rPr>
          <w:lang w:val="en-US"/>
        </w:rPr>
      </w:pPr>
    </w:p>
    <w:p w14:paraId="0604ED31" w14:textId="77777777" w:rsidR="0075385C" w:rsidRDefault="0075385C" w:rsidP="004F0C57">
      <w:pPr>
        <w:rPr>
          <w:lang w:val="en-US"/>
        </w:rPr>
      </w:pPr>
    </w:p>
    <w:p w14:paraId="2CE9496E" w14:textId="219773D6" w:rsidR="00EA1E67" w:rsidRDefault="0075385C" w:rsidP="004F0C57">
      <w:pPr>
        <w:rPr>
          <w:lang w:val="en-US"/>
        </w:rPr>
      </w:pPr>
      <w:r>
        <w:rPr>
          <w:lang w:val="en-US"/>
        </w:rPr>
        <w:lastRenderedPageBreak/>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72C8EF76" w14:textId="67A70190" w:rsidR="00EA1E67" w:rsidRDefault="00EA1E67" w:rsidP="004F0C57">
      <w:pPr>
        <w:rPr>
          <w:lang w:val="en-US"/>
        </w:rPr>
      </w:pPr>
    </w:p>
    <w:p w14:paraId="38D2FDF3" w14:textId="77777777" w:rsidR="00521BDE" w:rsidRDefault="00521BDE" w:rsidP="004F0C57">
      <w:pPr>
        <w:rPr>
          <w:lang w:val="en-US"/>
        </w:rPr>
      </w:pPr>
    </w:p>
    <w:p w14:paraId="116518D0" w14:textId="279406BA" w:rsidR="00521BDE" w:rsidRDefault="00521BDE" w:rsidP="004F0C57">
      <w:pPr>
        <w:rPr>
          <w:lang w:val="en-US"/>
        </w:rPr>
      </w:pPr>
      <w:r>
        <w:rPr>
          <w:lang w:val="en-US"/>
        </w:rPr>
        <w:pict w14:anchorId="0796F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25pt;height:225.75pt">
            <v:imagedata r:id="rId6" o:title="logGV_means"/>
          </v:shape>
        </w:pict>
      </w:r>
    </w:p>
    <w:p w14:paraId="2289A97C" w14:textId="2265CBCF" w:rsidR="00445817" w:rsidRDefault="00521BDE" w:rsidP="004F0C57">
      <w:pPr>
        <w:rPr>
          <w:lang w:val="en-US"/>
        </w:rPr>
      </w:pPr>
      <w:r>
        <w:rPr>
          <w:lang w:val="en-US"/>
        </w:rPr>
        <w:t xml:space="preserve">Figure 1 – Mean differences in log generalized variance between relative principal components analysis outcomes comparing similar models and distinctive models by deleterious mutation rate/background selection prevalence, mutational pleiotropic correlation, rate of pleiotropy, recombination rate, and additive effect size. </w:t>
      </w:r>
      <w:r w:rsidR="00E316DF">
        <w:rPr>
          <w:lang w:val="en-US"/>
        </w:rPr>
        <w:t>All pairwise comparisons were significant.</w:t>
      </w:r>
      <w:bookmarkStart w:id="0" w:name="_GoBack"/>
      <w:bookmarkEnd w:id="0"/>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30860AFC" w:rsidR="00445817" w:rsidRDefault="00445817" w:rsidP="004F0C57">
      <w:pPr>
        <w:rPr>
          <w:lang w:val="en-US"/>
        </w:rPr>
      </w:pPr>
      <w:r>
        <w:rPr>
          <w:noProof/>
          <w:lang w:eastAsia="en-AU"/>
        </w:rPr>
        <w:lastRenderedPageBreak/>
        <w:drawing>
          <wp:inline distT="0" distB="0" distL="0" distR="0" wp14:anchorId="48625904" wp14:editId="395CEAEB">
            <wp:extent cx="5943600" cy="2819400"/>
            <wp:effectExtent l="0" t="0" r="0" b="0"/>
            <wp:docPr id="1" name="Picture 1" descr="C:\Users\Nick\AppData\Local\Microsoft\Windows\INetCache\Content.Word\logGV_d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k\AppData\Local\Microsoft\Windows\INetCache\Content.Word\logGV_den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117ADEA6" w14:textId="6E9E424C" w:rsidR="00445817" w:rsidRDefault="00445817" w:rsidP="004F0C57">
      <w:pPr>
        <w:rPr>
          <w:lang w:val="en-US"/>
        </w:rPr>
      </w:pPr>
      <w:r>
        <w:rPr>
          <w:lang w:val="en-US"/>
        </w:rPr>
        <w:lastRenderedPageBreak/>
        <w:pict w14:anchorId="11A7A1BF">
          <v:shape id="_x0000_i1026" type="#_x0000_t75" style="width:468pt;height:225pt">
            <v:imagedata r:id="rId8" o:title="logGV_dists"/>
          </v:shape>
        </w:pict>
      </w:r>
      <w:r>
        <w:rPr>
          <w:lang w:val="en-US"/>
        </w:rPr>
        <w:pict w14:anchorId="068B767C">
          <v:shape id="_x0000_i1025" type="#_x0000_t75" style="width:467.25pt;height:281.25pt">
            <v:imagedata r:id="rId9" o:title="violin_logGV_extremes_PW"/>
          </v:shape>
        </w:pict>
      </w:r>
    </w:p>
    <w:p w14:paraId="3CAD1B14" w14:textId="77777777" w:rsidR="00445817" w:rsidRDefault="00445817" w:rsidP="004F0C57">
      <w:pPr>
        <w:rPr>
          <w:lang w:val="en-US"/>
        </w:rPr>
      </w:pPr>
    </w:p>
    <w:p w14:paraId="57F4A2B5" w14:textId="477E57C3" w:rsidR="00445817" w:rsidRDefault="00445817" w:rsidP="004F0C57">
      <w:pPr>
        <w:rPr>
          <w:lang w:val="en-US"/>
        </w:rPr>
      </w:pPr>
      <w:r w:rsidRPr="0044538A">
        <w:rPr>
          <w:highlight w:val="yellow"/>
          <w:lang w:val="en-US"/>
        </w:rPr>
        <w:t>One of these for Figure 2</w:t>
      </w:r>
    </w:p>
    <w:p w14:paraId="1382B74C" w14:textId="77777777" w:rsidR="00C95026" w:rsidRDefault="00C95026" w:rsidP="004F0C57">
      <w:pPr>
        <w:rPr>
          <w:lang w:val="en-US"/>
        </w:rPr>
      </w:pPr>
    </w:p>
    <w:p w14:paraId="18BE9A08" w14:textId="77777777" w:rsidR="00C95026" w:rsidRDefault="00C95026" w:rsidP="004F0C57">
      <w:pPr>
        <w:rPr>
          <w:lang w:val="en-US"/>
        </w:rPr>
      </w:pPr>
    </w:p>
    <w:p w14:paraId="6327D9F4" w14:textId="77777777" w:rsidR="00C95026" w:rsidRDefault="00C95026" w:rsidP="004F0C57">
      <w:pPr>
        <w:rPr>
          <w:lang w:val="en-US"/>
        </w:rPr>
      </w:pPr>
    </w:p>
    <w:p w14:paraId="0AE15690" w14:textId="77777777" w:rsidR="00C95026" w:rsidRDefault="00C95026" w:rsidP="004F0C57">
      <w:pPr>
        <w:rPr>
          <w:lang w:val="en-US"/>
        </w:rPr>
      </w:pPr>
    </w:p>
    <w:p w14:paraId="01C27B87" w14:textId="77777777" w:rsidR="00C95026" w:rsidRDefault="00C95026" w:rsidP="004F0C57">
      <w:pPr>
        <w:rPr>
          <w:lang w:val="en-US"/>
        </w:rPr>
        <w:sectPr w:rsidR="00C95026">
          <w:pgSz w:w="12240" w:h="15840"/>
          <w:pgMar w:top="1440" w:right="1440" w:bottom="1440" w:left="1440" w:header="720" w:footer="720" w:gutter="0"/>
          <w:cols w:space="720"/>
          <w:docGrid w:linePitch="360"/>
        </w:sectPr>
      </w:pP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5E5C5D3" w:rsidR="00564ED3" w:rsidRDefault="00564ED3" w:rsidP="00C95026">
            <w:pPr>
              <w:jc w:val="center"/>
              <w:rPr>
                <w:lang w:val="en-US"/>
              </w:rPr>
            </w:pPr>
            <w:r>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D0999C6" w14:textId="4E4871B9" w:rsidR="00C95026" w:rsidRDefault="00C95026" w:rsidP="00C95026">
      <w:r w:rsidRPr="00C95026">
        <w:lastRenderedPageBreak/>
        <w:t>Table 2:</w:t>
      </w:r>
      <w:r>
        <w:t xml:space="preserve"> Test results for Kolmogorov-Smirnov tests between distributions of log generalised variance, the output of relative PCA comparing </w:t>
      </w:r>
      <w:r>
        <w:t>similar and distinct pairs of parameter models</w:t>
      </w:r>
      <w:r>
        <w:t>.</w:t>
      </w:r>
      <w:r w:rsidR="00C51B89">
        <w:t xml:space="preserve"> All tests were two-s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51B89" w14:paraId="42ABC0F2" w14:textId="77777777" w:rsidTr="009D5B9C">
        <w:tc>
          <w:tcPr>
            <w:tcW w:w="3116" w:type="dxa"/>
            <w:tcBorders>
              <w:bottom w:val="single" w:sz="4" w:space="0" w:color="auto"/>
            </w:tcBorders>
          </w:tcPr>
          <w:p w14:paraId="1DDF9BF5" w14:textId="7B83607C" w:rsidR="00C51B89" w:rsidRDefault="00C51B89" w:rsidP="00CE774A">
            <w:r>
              <w:t>Model parameter</w:t>
            </w:r>
          </w:p>
        </w:tc>
        <w:tc>
          <w:tcPr>
            <w:tcW w:w="3117" w:type="dxa"/>
            <w:tcBorders>
              <w:bottom w:val="single" w:sz="4" w:space="0" w:color="auto"/>
            </w:tcBorders>
          </w:tcPr>
          <w:p w14:paraId="266EB715" w14:textId="1B452E9D" w:rsidR="00C51B89" w:rsidRDefault="00C51B89" w:rsidP="00CE774A">
            <w:r>
              <w:t>D statistic</w:t>
            </w:r>
          </w:p>
        </w:tc>
        <w:tc>
          <w:tcPr>
            <w:tcW w:w="3117" w:type="dxa"/>
            <w:tcBorders>
              <w:bottom w:val="single" w:sz="4" w:space="0" w:color="auto"/>
            </w:tcBorders>
          </w:tcPr>
          <w:p w14:paraId="00727980" w14:textId="1FDC1B1E" w:rsidR="00C51B89" w:rsidRDefault="00C51B89" w:rsidP="00CE774A">
            <w:r>
              <w:t>p-value</w:t>
            </w:r>
          </w:p>
        </w:tc>
      </w:tr>
      <w:tr w:rsidR="00C51B89" w14:paraId="49BB5996" w14:textId="77777777" w:rsidTr="009D5B9C">
        <w:tc>
          <w:tcPr>
            <w:tcW w:w="3116" w:type="dxa"/>
            <w:tcBorders>
              <w:top w:val="single" w:sz="4" w:space="0" w:color="auto"/>
            </w:tcBorders>
          </w:tcPr>
          <w:p w14:paraId="5215EC84" w14:textId="481A027E" w:rsidR="00C51B89" w:rsidRDefault="00C51B89" w:rsidP="00C95026">
            <w:r>
              <w:t>Deleterious mutation</w:t>
            </w:r>
          </w:p>
        </w:tc>
        <w:tc>
          <w:tcPr>
            <w:tcW w:w="3117" w:type="dxa"/>
            <w:tcBorders>
              <w:top w:val="single" w:sz="4" w:space="0" w:color="auto"/>
            </w:tcBorders>
          </w:tcPr>
          <w:p w14:paraId="2E1F58C6" w14:textId="7E384E7D" w:rsidR="00C51B89" w:rsidRDefault="00C51B89" w:rsidP="00CE774A">
            <w:r>
              <w:t>0.13168</w:t>
            </w:r>
          </w:p>
        </w:tc>
        <w:tc>
          <w:tcPr>
            <w:tcW w:w="3117" w:type="dxa"/>
            <w:tcBorders>
              <w:top w:val="single" w:sz="4" w:space="0" w:color="auto"/>
            </w:tcBorders>
          </w:tcPr>
          <w:p w14:paraId="039D6F16" w14:textId="5128161C" w:rsidR="00C51B89" w:rsidRDefault="00C51B89" w:rsidP="00CE774A">
            <w:r>
              <w:t>&lt;0.0001</w:t>
            </w:r>
          </w:p>
        </w:tc>
      </w:tr>
      <w:tr w:rsidR="00C51B89" w14:paraId="7120D6B8" w14:textId="77777777" w:rsidTr="009D5B9C">
        <w:tc>
          <w:tcPr>
            <w:tcW w:w="3116" w:type="dxa"/>
          </w:tcPr>
          <w:p w14:paraId="3368AAFB" w14:textId="7A1976D2" w:rsidR="00C51B89" w:rsidRDefault="00C51B89" w:rsidP="00C95026">
            <w:r>
              <w:t>Recombination rate</w:t>
            </w:r>
          </w:p>
        </w:tc>
        <w:tc>
          <w:tcPr>
            <w:tcW w:w="3117" w:type="dxa"/>
          </w:tcPr>
          <w:p w14:paraId="517430B4" w14:textId="09E4FE07" w:rsidR="00C51B89" w:rsidRDefault="00C51B89" w:rsidP="00CE774A">
            <w:r>
              <w:t>0.11125</w:t>
            </w:r>
          </w:p>
        </w:tc>
        <w:tc>
          <w:tcPr>
            <w:tcW w:w="3117" w:type="dxa"/>
          </w:tcPr>
          <w:p w14:paraId="717D5B34" w14:textId="30F1FB74" w:rsidR="00C51B89" w:rsidRDefault="00C51B89" w:rsidP="00CE774A">
            <w:r>
              <w:t>&lt;0.0001</w:t>
            </w:r>
          </w:p>
        </w:tc>
      </w:tr>
      <w:tr w:rsidR="00C51B89" w14:paraId="0D7F32FD" w14:textId="77777777" w:rsidTr="009D5B9C">
        <w:tc>
          <w:tcPr>
            <w:tcW w:w="3116" w:type="dxa"/>
          </w:tcPr>
          <w:p w14:paraId="13DA425D" w14:textId="3DF04735" w:rsidR="00C51B89" w:rsidRDefault="00C51B89" w:rsidP="00C95026">
            <w:r>
              <w:t>Pleiotropic correlation</w:t>
            </w:r>
          </w:p>
        </w:tc>
        <w:tc>
          <w:tcPr>
            <w:tcW w:w="3117" w:type="dxa"/>
          </w:tcPr>
          <w:p w14:paraId="3730A474" w14:textId="4C3FA537" w:rsidR="00C51B89" w:rsidRDefault="00C51B89" w:rsidP="00CE774A">
            <w:r>
              <w:t>0.061734</w:t>
            </w:r>
          </w:p>
        </w:tc>
        <w:tc>
          <w:tcPr>
            <w:tcW w:w="3117" w:type="dxa"/>
          </w:tcPr>
          <w:p w14:paraId="6021D898" w14:textId="40B2151C" w:rsidR="00C51B89" w:rsidRDefault="00C51B89" w:rsidP="00CE774A">
            <w:r>
              <w:t>&lt;0.0001</w:t>
            </w:r>
          </w:p>
        </w:tc>
      </w:tr>
      <w:tr w:rsidR="00C51B89" w14:paraId="4EEFE29E" w14:textId="77777777" w:rsidTr="009D5B9C">
        <w:tc>
          <w:tcPr>
            <w:tcW w:w="3116" w:type="dxa"/>
          </w:tcPr>
          <w:p w14:paraId="63D3B95F" w14:textId="45E88BE7" w:rsidR="00C51B89" w:rsidRDefault="00C51B89" w:rsidP="00C95026">
            <w:r>
              <w:t>Pleiotropy rate</w:t>
            </w:r>
          </w:p>
        </w:tc>
        <w:tc>
          <w:tcPr>
            <w:tcW w:w="3117" w:type="dxa"/>
          </w:tcPr>
          <w:p w14:paraId="4C7B6AD2" w14:textId="0AE09CC1" w:rsidR="00C51B89" w:rsidRDefault="00C51B89" w:rsidP="00CE774A">
            <w:r>
              <w:t>0.073615</w:t>
            </w:r>
          </w:p>
        </w:tc>
        <w:tc>
          <w:tcPr>
            <w:tcW w:w="3117" w:type="dxa"/>
          </w:tcPr>
          <w:p w14:paraId="35BDD70D" w14:textId="65EA59D3" w:rsidR="00C51B89" w:rsidRDefault="00C51B89" w:rsidP="00CE774A">
            <w:r>
              <w:t>&lt;0.0001</w:t>
            </w:r>
          </w:p>
        </w:tc>
      </w:tr>
      <w:tr w:rsidR="00C51B89" w14:paraId="1CE3C4E9" w14:textId="77777777" w:rsidTr="009D5B9C">
        <w:tc>
          <w:tcPr>
            <w:tcW w:w="3116" w:type="dxa"/>
            <w:tcBorders>
              <w:bottom w:val="single" w:sz="4" w:space="0" w:color="auto"/>
            </w:tcBorders>
          </w:tcPr>
          <w:p w14:paraId="63D59985" w14:textId="054BF9FC" w:rsidR="00C51B89" w:rsidRDefault="00C51B89" w:rsidP="00C95026">
            <w:r>
              <w:t>Additive effect size</w:t>
            </w:r>
          </w:p>
        </w:tc>
        <w:tc>
          <w:tcPr>
            <w:tcW w:w="3117" w:type="dxa"/>
            <w:tcBorders>
              <w:bottom w:val="single" w:sz="4" w:space="0" w:color="auto"/>
            </w:tcBorders>
          </w:tcPr>
          <w:p w14:paraId="146F6028" w14:textId="6A84D8F4" w:rsidR="00C51B89" w:rsidRDefault="00C51B89" w:rsidP="00CE774A">
            <w:r>
              <w:t>0.1044</w:t>
            </w:r>
          </w:p>
        </w:tc>
        <w:tc>
          <w:tcPr>
            <w:tcW w:w="3117" w:type="dxa"/>
            <w:tcBorders>
              <w:bottom w:val="single" w:sz="4" w:space="0" w:color="auto"/>
            </w:tcBorders>
          </w:tcPr>
          <w:p w14:paraId="0FC89409" w14:textId="0583F8AA" w:rsidR="00C51B89" w:rsidRDefault="00C51B89" w:rsidP="00CE774A">
            <w:r>
              <w:t>&lt;0.0001</w:t>
            </w:r>
          </w:p>
        </w:tc>
      </w:tr>
    </w:tbl>
    <w:p w14:paraId="145D0F76" w14:textId="77777777" w:rsidR="00C95026" w:rsidRDefault="00C95026" w:rsidP="00EF444B"/>
    <w:p w14:paraId="5126D3C5" w14:textId="77777777" w:rsidR="00C95026" w:rsidRDefault="00C95026" w:rsidP="00EF444B"/>
    <w:p w14:paraId="5997055B" w14:textId="77777777" w:rsidR="00C95026" w:rsidRDefault="00C95026" w:rsidP="00EF444B"/>
    <w:p w14:paraId="11B55744" w14:textId="77777777" w:rsidR="00C95026" w:rsidRDefault="00C95026" w:rsidP="00EF444B"/>
    <w:p w14:paraId="559E4BE5" w14:textId="77777777" w:rsidR="00684609" w:rsidRDefault="001D7B57" w:rsidP="001D7B57">
      <w:pPr>
        <w:pStyle w:val="Heading1"/>
      </w:pPr>
      <w:r>
        <w:t>References</w:t>
      </w:r>
    </w:p>
    <w:p w14:paraId="5735EFA4" w14:textId="77777777" w:rsidR="0069389C" w:rsidRPr="0069389C" w:rsidRDefault="00684609" w:rsidP="0069389C">
      <w:pPr>
        <w:pStyle w:val="EndNoteBibliography"/>
        <w:spacing w:after="0"/>
        <w:ind w:left="720" w:hanging="720"/>
      </w:pPr>
      <w:r>
        <w:fldChar w:fldCharType="begin"/>
      </w:r>
      <w:r>
        <w:instrText xml:space="preserve"> ADDIN EN.REFLIST </w:instrText>
      </w:r>
      <w:r>
        <w:fldChar w:fldCharType="separate"/>
      </w:r>
      <w:r w:rsidR="0069389C" w:rsidRPr="0069389C">
        <w:t>Aguirre, J. D., E. Hine, K. McGuigan and M. W. Blows, 2014 Comparing G: multivariate analysis of genetic variation in multiple populations. Heredity 112</w:t>
      </w:r>
      <w:r w:rsidR="0069389C" w:rsidRPr="0069389C">
        <w:rPr>
          <w:b/>
        </w:rPr>
        <w:t>:</w:t>
      </w:r>
      <w:r w:rsidR="0069389C" w:rsidRPr="0069389C">
        <w:t xml:space="preserve"> 21-29.</w:t>
      </w:r>
    </w:p>
    <w:p w14:paraId="6160CF96" w14:textId="77777777" w:rsidR="0069389C" w:rsidRPr="0069389C" w:rsidRDefault="0069389C" w:rsidP="0069389C">
      <w:pPr>
        <w:pStyle w:val="EndNoteBibliography"/>
        <w:spacing w:after="0"/>
        <w:ind w:left="720" w:hanging="720"/>
      </w:pPr>
      <w:r w:rsidRPr="0069389C">
        <w:t>Aston, E., A. Channon, R. V. Belavkin, D. R. Gifford, R. Krasovec</w:t>
      </w:r>
      <w:r w:rsidRPr="0069389C">
        <w:rPr>
          <w:i/>
        </w:rPr>
        <w:t xml:space="preserve"> et al.</w:t>
      </w:r>
      <w:r w:rsidRPr="0069389C">
        <w:t>, 2017 Critical Mutation Rate has an Exponential Dependence on Population Size for Eukaryotic-length Genomes with Crossover. Sci Rep 7</w:t>
      </w:r>
      <w:r w:rsidRPr="0069389C">
        <w:rPr>
          <w:b/>
        </w:rPr>
        <w:t>:</w:t>
      </w:r>
      <w:r w:rsidRPr="0069389C">
        <w:t xml:space="preserve"> 15519.</w:t>
      </w:r>
    </w:p>
    <w:p w14:paraId="76EEA918" w14:textId="77777777" w:rsidR="0069389C" w:rsidRPr="0069389C" w:rsidRDefault="0069389C" w:rsidP="0069389C">
      <w:pPr>
        <w:pStyle w:val="EndNoteBibliography"/>
        <w:spacing w:after="0"/>
        <w:ind w:left="720" w:hanging="720"/>
      </w:pPr>
      <w:r w:rsidRPr="0069389C">
        <w:t>Careau, V., M. E. Wolak, P. A. Carter and T. Garland, Jr., 2015 Evolution of the additive genetic variance-covariance matrix under continuous directional selection on a complex behavioural phenotype. Proc Biol Sci 282.</w:t>
      </w:r>
    </w:p>
    <w:p w14:paraId="1322AAB9" w14:textId="77777777" w:rsidR="0069389C" w:rsidRPr="0069389C" w:rsidRDefault="0069389C" w:rsidP="0069389C">
      <w:pPr>
        <w:pStyle w:val="EndNoteBibliography"/>
        <w:spacing w:after="0"/>
        <w:ind w:left="720" w:hanging="720"/>
      </w:pPr>
      <w:r w:rsidRPr="0069389C">
        <w:t>Haller, B. C., and P. W. Messer, 2019 SLiM 3: Forward Genetic Simulations Beyond the Wright-Fisher Model. Molecular Biology and Evolution 36</w:t>
      </w:r>
      <w:r w:rsidRPr="0069389C">
        <w:rPr>
          <w:b/>
        </w:rPr>
        <w:t>:</w:t>
      </w:r>
      <w:r w:rsidRPr="0069389C">
        <w:t xml:space="preserve"> 632-637.</w:t>
      </w:r>
    </w:p>
    <w:p w14:paraId="22C93543" w14:textId="77777777" w:rsidR="0069389C" w:rsidRPr="0069389C" w:rsidRDefault="0069389C" w:rsidP="0069389C">
      <w:pPr>
        <w:pStyle w:val="EndNoteBibliography"/>
        <w:spacing w:after="0"/>
        <w:ind w:left="720" w:hanging="720"/>
      </w:pPr>
      <w:r w:rsidRPr="0069389C">
        <w:t>Kimura, M., and J. F. Crow, 1964 The Number of Alleles That Can Be Maintained in a Finite Population. Genetics 49</w:t>
      </w:r>
      <w:r w:rsidRPr="0069389C">
        <w:rPr>
          <w:b/>
        </w:rPr>
        <w:t>:</w:t>
      </w:r>
      <w:r w:rsidRPr="0069389C">
        <w:t xml:space="preserve"> 725-738.</w:t>
      </w:r>
    </w:p>
    <w:p w14:paraId="39816AA2" w14:textId="77777777" w:rsidR="0069389C" w:rsidRPr="0069389C" w:rsidRDefault="0069389C" w:rsidP="0069389C">
      <w:pPr>
        <w:pStyle w:val="EndNoteBibliography"/>
        <w:spacing w:after="0"/>
        <w:ind w:left="720" w:hanging="720"/>
      </w:pPr>
      <w:r w:rsidRPr="0069389C">
        <w:t>Le Maître, A., and P. Mitteroecker, 2019 Multivariate comparison of variance in R. Methods in Ecology and Evolution 10</w:t>
      </w:r>
      <w:r w:rsidRPr="0069389C">
        <w:rPr>
          <w:b/>
        </w:rPr>
        <w:t>:</w:t>
      </w:r>
      <w:r w:rsidRPr="0069389C">
        <w:t xml:space="preserve"> 1380-1392.</w:t>
      </w:r>
    </w:p>
    <w:p w14:paraId="670FB35F" w14:textId="77777777" w:rsidR="0069389C" w:rsidRPr="0069389C" w:rsidRDefault="0069389C" w:rsidP="0069389C">
      <w:pPr>
        <w:pStyle w:val="EndNoteBibliography"/>
        <w:ind w:left="720" w:hanging="720"/>
      </w:pPr>
      <w:r w:rsidRPr="0069389C">
        <w:rPr>
          <w:sz w:val="20"/>
        </w:rPr>
        <w:t>Long, J. A.</w:t>
      </w:r>
      <w:r w:rsidRPr="0069389C">
        <w:t>, 2020 jtools: Analysis and Presentation of Social Scientific Data</w:t>
      </w:r>
    </w:p>
    <w:p w14:paraId="0E10B96C" w14:textId="77777777" w:rsidR="0069389C" w:rsidRPr="0069389C" w:rsidRDefault="0069389C" w:rsidP="0069389C">
      <w:pPr>
        <w:pStyle w:val="EndNoteBibliography"/>
        <w:spacing w:after="0"/>
      </w:pPr>
    </w:p>
    <w:p w14:paraId="2BF92F7C" w14:textId="77777777" w:rsidR="0069389C" w:rsidRPr="0069389C" w:rsidRDefault="0069389C" w:rsidP="0069389C">
      <w:pPr>
        <w:pStyle w:val="EndNoteBibliography"/>
        <w:spacing w:after="0"/>
        <w:ind w:left="720" w:hanging="720"/>
      </w:pPr>
      <w:r w:rsidRPr="0069389C">
        <w:t>Lumley, T., P. Diehr, S. Emerson and L. Chen, 2002 The importance of the normality assumption in large public health data sets. Annu Rev Public Health 23</w:t>
      </w:r>
      <w:r w:rsidRPr="0069389C">
        <w:rPr>
          <w:b/>
        </w:rPr>
        <w:t>:</w:t>
      </w:r>
      <w:r w:rsidRPr="0069389C">
        <w:t xml:space="preserve"> 151-169.</w:t>
      </w:r>
    </w:p>
    <w:p w14:paraId="40BD9005" w14:textId="77777777" w:rsidR="0069389C" w:rsidRPr="0069389C" w:rsidRDefault="0069389C" w:rsidP="0069389C">
      <w:pPr>
        <w:pStyle w:val="EndNoteBibliography"/>
        <w:spacing w:after="0"/>
        <w:ind w:left="720" w:hanging="720"/>
      </w:pPr>
      <w:r w:rsidRPr="0069389C">
        <w:t>Lynch, M., and R. Lande, 1998 The critical effective size for a genetically secure population. Animal Conservation 1</w:t>
      </w:r>
      <w:r w:rsidRPr="0069389C">
        <w:rPr>
          <w:b/>
        </w:rPr>
        <w:t>:</w:t>
      </w:r>
      <w:r w:rsidRPr="0069389C">
        <w:t xml:space="preserve"> 70-72.</w:t>
      </w:r>
    </w:p>
    <w:p w14:paraId="2BFE2330" w14:textId="77777777" w:rsidR="0069389C" w:rsidRPr="0069389C" w:rsidRDefault="0069389C" w:rsidP="0069389C">
      <w:pPr>
        <w:pStyle w:val="EndNoteBibliography"/>
        <w:spacing w:after="0"/>
        <w:ind w:left="720" w:hanging="720"/>
      </w:pPr>
      <w:r w:rsidRPr="0069389C">
        <w:t>Melo, D., G. Garcia, A. Hubbe, A. P. Assis and G. Marroig, 2015 EvolQG - An R package for evolutionary quantitative genetics. F1000Research 4</w:t>
      </w:r>
      <w:r w:rsidRPr="0069389C">
        <w:rPr>
          <w:b/>
        </w:rPr>
        <w:t>:</w:t>
      </w:r>
      <w:r w:rsidRPr="0069389C">
        <w:t xml:space="preserve"> 925.</w:t>
      </w:r>
    </w:p>
    <w:p w14:paraId="18030655" w14:textId="77777777" w:rsidR="0069389C" w:rsidRPr="0069389C" w:rsidRDefault="0069389C" w:rsidP="0069389C">
      <w:pPr>
        <w:pStyle w:val="EndNoteBibliography"/>
        <w:spacing w:after="0"/>
        <w:ind w:left="720" w:hanging="720"/>
      </w:pPr>
      <w:r w:rsidRPr="0069389C">
        <w:t>R Developmental Core Team, 2019 R: A language and environment for statistical computing, pp. R Foundation for Statistical Computing, Vienna, Austria.</w:t>
      </w:r>
    </w:p>
    <w:p w14:paraId="656EE3E1" w14:textId="77777777" w:rsidR="0069389C" w:rsidRPr="0069389C" w:rsidRDefault="0069389C" w:rsidP="0069389C">
      <w:pPr>
        <w:pStyle w:val="EndNoteBibliography"/>
        <w:spacing w:after="0"/>
        <w:ind w:left="720" w:hanging="720"/>
      </w:pPr>
      <w:r w:rsidRPr="0069389C">
        <w:lastRenderedPageBreak/>
        <w:t>Thornton, K. R., 2019 Polygenic Adaptation to an Environmental Shift: Temporal Dynamics of Variation Under Gaussian Stabilizing Selection and Additive Effects on a Single Trait. Genetics 213</w:t>
      </w:r>
      <w:r w:rsidRPr="0069389C">
        <w:rPr>
          <w:b/>
        </w:rPr>
        <w:t>:</w:t>
      </w:r>
      <w:r w:rsidRPr="0069389C">
        <w:t xml:space="preserve"> 1513-1530.</w:t>
      </w:r>
    </w:p>
    <w:p w14:paraId="02B4FCC5" w14:textId="77777777" w:rsidR="0069389C" w:rsidRPr="0069389C" w:rsidRDefault="0069389C" w:rsidP="0069389C">
      <w:pPr>
        <w:pStyle w:val="EndNoteBibliography"/>
        <w:ind w:left="720" w:hanging="720"/>
      </w:pPr>
      <w:r w:rsidRPr="0069389C">
        <w:t>Xu, L., H. Chen, X. Hu, R. Zhang, Z. Zhang</w:t>
      </w:r>
      <w:r w:rsidRPr="0069389C">
        <w:rPr>
          <w:i/>
        </w:rPr>
        <w:t xml:space="preserve"> et al.</w:t>
      </w:r>
      <w:r w:rsidRPr="0069389C">
        <w:t>, 2006 Average gene length is highly conserved in prokaryotes and eukaryotes and diverges only between the two kingdoms. Mol Biol Evol 23</w:t>
      </w:r>
      <w:r w:rsidRPr="0069389C">
        <w:rPr>
          <w:b/>
        </w:rPr>
        <w:t>:</w:t>
      </w:r>
      <w:r w:rsidRPr="0069389C">
        <w:t xml:space="preserve"> 1107-1108.</w:t>
      </w:r>
    </w:p>
    <w:p w14:paraId="1C337693" w14:textId="44155D9C"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66&lt;/item&gt;&lt;item&gt;70&lt;/item&gt;&lt;item&gt;97&lt;/item&gt;&lt;item&gt;112&lt;/item&gt;&lt;item&gt;129&lt;/item&gt;&lt;item&gt;133&lt;/item&gt;&lt;item&gt;153&lt;/item&gt;&lt;item&gt;154&lt;/item&gt;&lt;item&gt;155&lt;/item&gt;&lt;item&gt;156&lt;/item&gt;&lt;item&gt;157&lt;/item&gt;&lt;/record-ids&gt;&lt;/item&gt;&lt;/Libraries&gt;"/>
  </w:docVars>
  <w:rsids>
    <w:rsidRoot w:val="004F0C57"/>
    <w:rsid w:val="00013167"/>
    <w:rsid w:val="000148E6"/>
    <w:rsid w:val="00026414"/>
    <w:rsid w:val="000338FD"/>
    <w:rsid w:val="00034011"/>
    <w:rsid w:val="00055CC2"/>
    <w:rsid w:val="00086730"/>
    <w:rsid w:val="00094A10"/>
    <w:rsid w:val="000A17B9"/>
    <w:rsid w:val="000A5207"/>
    <w:rsid w:val="000A78C8"/>
    <w:rsid w:val="000C19EF"/>
    <w:rsid w:val="000D52A0"/>
    <w:rsid w:val="000E7C40"/>
    <w:rsid w:val="00101F4B"/>
    <w:rsid w:val="00110238"/>
    <w:rsid w:val="00116403"/>
    <w:rsid w:val="00116AEC"/>
    <w:rsid w:val="00126EB6"/>
    <w:rsid w:val="00131663"/>
    <w:rsid w:val="00137A3B"/>
    <w:rsid w:val="00140D67"/>
    <w:rsid w:val="001453C0"/>
    <w:rsid w:val="001463EA"/>
    <w:rsid w:val="001525A9"/>
    <w:rsid w:val="00154450"/>
    <w:rsid w:val="001746A2"/>
    <w:rsid w:val="00175EF6"/>
    <w:rsid w:val="001775B8"/>
    <w:rsid w:val="00185B2B"/>
    <w:rsid w:val="001A09EB"/>
    <w:rsid w:val="001A6709"/>
    <w:rsid w:val="001C465B"/>
    <w:rsid w:val="001C6F41"/>
    <w:rsid w:val="001D7B57"/>
    <w:rsid w:val="001E2A26"/>
    <w:rsid w:val="001E45A9"/>
    <w:rsid w:val="001E5A0A"/>
    <w:rsid w:val="001E75DE"/>
    <w:rsid w:val="00207704"/>
    <w:rsid w:val="00213F3E"/>
    <w:rsid w:val="00216D8C"/>
    <w:rsid w:val="002236D4"/>
    <w:rsid w:val="0022375E"/>
    <w:rsid w:val="00223B5C"/>
    <w:rsid w:val="00225F14"/>
    <w:rsid w:val="00231959"/>
    <w:rsid w:val="00244216"/>
    <w:rsid w:val="00252178"/>
    <w:rsid w:val="00254E87"/>
    <w:rsid w:val="00260698"/>
    <w:rsid w:val="00264C81"/>
    <w:rsid w:val="00272A74"/>
    <w:rsid w:val="00285B32"/>
    <w:rsid w:val="00293F52"/>
    <w:rsid w:val="0029447D"/>
    <w:rsid w:val="002A417C"/>
    <w:rsid w:val="002B286E"/>
    <w:rsid w:val="002B3D60"/>
    <w:rsid w:val="002B6AEB"/>
    <w:rsid w:val="002C10C6"/>
    <w:rsid w:val="002C6592"/>
    <w:rsid w:val="002D2218"/>
    <w:rsid w:val="002D5442"/>
    <w:rsid w:val="002E28E0"/>
    <w:rsid w:val="002F00AC"/>
    <w:rsid w:val="003027A4"/>
    <w:rsid w:val="00321F8E"/>
    <w:rsid w:val="00334741"/>
    <w:rsid w:val="00337A3D"/>
    <w:rsid w:val="003539B9"/>
    <w:rsid w:val="00354519"/>
    <w:rsid w:val="00370DEA"/>
    <w:rsid w:val="00380507"/>
    <w:rsid w:val="00390426"/>
    <w:rsid w:val="003B3051"/>
    <w:rsid w:val="003C13A0"/>
    <w:rsid w:val="003E02F0"/>
    <w:rsid w:val="003E42BB"/>
    <w:rsid w:val="003F6258"/>
    <w:rsid w:val="003F73C8"/>
    <w:rsid w:val="00422EA1"/>
    <w:rsid w:val="004270CD"/>
    <w:rsid w:val="00437AD1"/>
    <w:rsid w:val="0044538A"/>
    <w:rsid w:val="00445817"/>
    <w:rsid w:val="004567F3"/>
    <w:rsid w:val="00467A73"/>
    <w:rsid w:val="00470115"/>
    <w:rsid w:val="00487561"/>
    <w:rsid w:val="00494E5C"/>
    <w:rsid w:val="004A0BB9"/>
    <w:rsid w:val="004B4692"/>
    <w:rsid w:val="004C63D1"/>
    <w:rsid w:val="004D4A4F"/>
    <w:rsid w:val="004D5EB8"/>
    <w:rsid w:val="004E2F6B"/>
    <w:rsid w:val="004E5966"/>
    <w:rsid w:val="004F0C57"/>
    <w:rsid w:val="0050335C"/>
    <w:rsid w:val="00521BDE"/>
    <w:rsid w:val="00545C7E"/>
    <w:rsid w:val="00563568"/>
    <w:rsid w:val="00564ED3"/>
    <w:rsid w:val="00567DCF"/>
    <w:rsid w:val="005A3B84"/>
    <w:rsid w:val="005B324A"/>
    <w:rsid w:val="005B7EF5"/>
    <w:rsid w:val="005C3EB4"/>
    <w:rsid w:val="00605CD1"/>
    <w:rsid w:val="0061349B"/>
    <w:rsid w:val="00615120"/>
    <w:rsid w:val="006220DA"/>
    <w:rsid w:val="0062262A"/>
    <w:rsid w:val="006278B7"/>
    <w:rsid w:val="00627FDB"/>
    <w:rsid w:val="00644A27"/>
    <w:rsid w:val="00650703"/>
    <w:rsid w:val="006614CA"/>
    <w:rsid w:val="00661621"/>
    <w:rsid w:val="006661CB"/>
    <w:rsid w:val="00670465"/>
    <w:rsid w:val="00671225"/>
    <w:rsid w:val="006827A1"/>
    <w:rsid w:val="00684609"/>
    <w:rsid w:val="0069389C"/>
    <w:rsid w:val="00694149"/>
    <w:rsid w:val="006A41CE"/>
    <w:rsid w:val="006B6C5E"/>
    <w:rsid w:val="006C2FF1"/>
    <w:rsid w:val="006C35AB"/>
    <w:rsid w:val="006D15A5"/>
    <w:rsid w:val="006D2E7D"/>
    <w:rsid w:val="006E0C52"/>
    <w:rsid w:val="006F0488"/>
    <w:rsid w:val="006F5D7C"/>
    <w:rsid w:val="00715667"/>
    <w:rsid w:val="007410E2"/>
    <w:rsid w:val="00742DB2"/>
    <w:rsid w:val="00747EBA"/>
    <w:rsid w:val="0075385C"/>
    <w:rsid w:val="0076067A"/>
    <w:rsid w:val="00767477"/>
    <w:rsid w:val="007836DB"/>
    <w:rsid w:val="007B2B62"/>
    <w:rsid w:val="007C7F38"/>
    <w:rsid w:val="007D7DA5"/>
    <w:rsid w:val="007E383D"/>
    <w:rsid w:val="007F39D0"/>
    <w:rsid w:val="007F3EDF"/>
    <w:rsid w:val="007F6053"/>
    <w:rsid w:val="00806FBF"/>
    <w:rsid w:val="00811DD4"/>
    <w:rsid w:val="00835609"/>
    <w:rsid w:val="00862DBD"/>
    <w:rsid w:val="00867601"/>
    <w:rsid w:val="008703C8"/>
    <w:rsid w:val="00876045"/>
    <w:rsid w:val="00890206"/>
    <w:rsid w:val="0089662F"/>
    <w:rsid w:val="008D078B"/>
    <w:rsid w:val="008F235D"/>
    <w:rsid w:val="0090468E"/>
    <w:rsid w:val="00915125"/>
    <w:rsid w:val="00952652"/>
    <w:rsid w:val="00976B70"/>
    <w:rsid w:val="00976FCF"/>
    <w:rsid w:val="00981368"/>
    <w:rsid w:val="00993860"/>
    <w:rsid w:val="00994321"/>
    <w:rsid w:val="009A23CA"/>
    <w:rsid w:val="009A464C"/>
    <w:rsid w:val="009A6796"/>
    <w:rsid w:val="009B1353"/>
    <w:rsid w:val="009B3896"/>
    <w:rsid w:val="009C2C14"/>
    <w:rsid w:val="009C4CC6"/>
    <w:rsid w:val="009D0D47"/>
    <w:rsid w:val="009D4A51"/>
    <w:rsid w:val="009D572C"/>
    <w:rsid w:val="009D5B9C"/>
    <w:rsid w:val="009E28DE"/>
    <w:rsid w:val="00A2270D"/>
    <w:rsid w:val="00A22B5B"/>
    <w:rsid w:val="00A2552C"/>
    <w:rsid w:val="00A444BB"/>
    <w:rsid w:val="00A54AFE"/>
    <w:rsid w:val="00A62907"/>
    <w:rsid w:val="00A63C6E"/>
    <w:rsid w:val="00A72E83"/>
    <w:rsid w:val="00A879B2"/>
    <w:rsid w:val="00AC154F"/>
    <w:rsid w:val="00AC307C"/>
    <w:rsid w:val="00AC70B0"/>
    <w:rsid w:val="00AD4B13"/>
    <w:rsid w:val="00AD62A5"/>
    <w:rsid w:val="00AE015D"/>
    <w:rsid w:val="00AE3E2D"/>
    <w:rsid w:val="00AE499B"/>
    <w:rsid w:val="00AE502E"/>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A68FC"/>
    <w:rsid w:val="00BB3CA6"/>
    <w:rsid w:val="00BB7422"/>
    <w:rsid w:val="00BC73DE"/>
    <w:rsid w:val="00BD0A45"/>
    <w:rsid w:val="00BE2813"/>
    <w:rsid w:val="00BE7E96"/>
    <w:rsid w:val="00BF6376"/>
    <w:rsid w:val="00C115D2"/>
    <w:rsid w:val="00C121FD"/>
    <w:rsid w:val="00C168CB"/>
    <w:rsid w:val="00C37F0A"/>
    <w:rsid w:val="00C51073"/>
    <w:rsid w:val="00C51B89"/>
    <w:rsid w:val="00C642BC"/>
    <w:rsid w:val="00C81D6D"/>
    <w:rsid w:val="00C95026"/>
    <w:rsid w:val="00C95F6B"/>
    <w:rsid w:val="00CA3EE7"/>
    <w:rsid w:val="00CA5672"/>
    <w:rsid w:val="00CC77F7"/>
    <w:rsid w:val="00CD5941"/>
    <w:rsid w:val="00CE02EC"/>
    <w:rsid w:val="00CE774A"/>
    <w:rsid w:val="00D035BE"/>
    <w:rsid w:val="00D175F6"/>
    <w:rsid w:val="00D244C3"/>
    <w:rsid w:val="00D33077"/>
    <w:rsid w:val="00D36D3F"/>
    <w:rsid w:val="00D46F7A"/>
    <w:rsid w:val="00D54DC2"/>
    <w:rsid w:val="00D642CC"/>
    <w:rsid w:val="00D72F80"/>
    <w:rsid w:val="00D82638"/>
    <w:rsid w:val="00DA3108"/>
    <w:rsid w:val="00DB3412"/>
    <w:rsid w:val="00DB3C2C"/>
    <w:rsid w:val="00DC08B5"/>
    <w:rsid w:val="00DD1F75"/>
    <w:rsid w:val="00DF137C"/>
    <w:rsid w:val="00E0611C"/>
    <w:rsid w:val="00E11C3E"/>
    <w:rsid w:val="00E1306F"/>
    <w:rsid w:val="00E13A54"/>
    <w:rsid w:val="00E316DF"/>
    <w:rsid w:val="00E545B1"/>
    <w:rsid w:val="00E56334"/>
    <w:rsid w:val="00EA1E67"/>
    <w:rsid w:val="00EB3C50"/>
    <w:rsid w:val="00ED18BB"/>
    <w:rsid w:val="00ED2FDB"/>
    <w:rsid w:val="00ED49CB"/>
    <w:rsid w:val="00EF444B"/>
    <w:rsid w:val="00EF4938"/>
    <w:rsid w:val="00F120DB"/>
    <w:rsid w:val="00F147D5"/>
    <w:rsid w:val="00F2298B"/>
    <w:rsid w:val="00F3005C"/>
    <w:rsid w:val="00F33542"/>
    <w:rsid w:val="00F56DE6"/>
    <w:rsid w:val="00F6621B"/>
    <w:rsid w:val="00F71B00"/>
    <w:rsid w:val="00F731BF"/>
    <w:rsid w:val="00F77E1D"/>
    <w:rsid w:val="00F93E1B"/>
    <w:rsid w:val="00F9461E"/>
    <w:rsid w:val="00F9643C"/>
    <w:rsid w:val="00FA6E19"/>
    <w:rsid w:val="00FA7F4B"/>
    <w:rsid w:val="00FB020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470DC7-79BA-4B84-AD52-D2C0ED3F7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5</TotalTime>
  <Pages>14</Pages>
  <Words>5402</Words>
  <Characters>3079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57</cp:revision>
  <dcterms:created xsi:type="dcterms:W3CDTF">2020-08-30T04:22:00Z</dcterms:created>
  <dcterms:modified xsi:type="dcterms:W3CDTF">2020-10-01T06:10:00Z</dcterms:modified>
</cp:coreProperties>
</file>